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7D3BBD">
        <w:rPr>
          <w:noProof/>
        </w:rPr>
        <w:t>31 May 2014</w:t>
      </w:r>
      <w:r w:rsidR="007A15CE">
        <w:fldChar w:fldCharType="end"/>
      </w:r>
    </w:p>
    <w:p w:rsidR="00F77C82" w:rsidRPr="00C05534" w:rsidRDefault="00F77C82" w:rsidP="00C05534">
      <w:pPr>
        <w:pStyle w:val="Heading1"/>
      </w:pPr>
      <w:bookmarkStart w:id="1" w:name="_Toc381438813"/>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381438814"/>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381438815"/>
      <w:r w:rsidRPr="00C05534">
        <w:lastRenderedPageBreak/>
        <w:t>Contents</w:t>
      </w:r>
      <w:bookmarkEnd w:id="3"/>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7D3BBD">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7D3BBD">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7D3BBD">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7D3BBD">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7D3BBD">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7D3BBD">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7D3BBD">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7D3BBD">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7D3BBD">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7D3BBD">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7D3BBD">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7D3BBD">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7D3BBD">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7D3BBD">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7D3BBD">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7D3BBD">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7D3BBD">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7D3BBD">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7D3BBD">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7D3BBD">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7D3BBD">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7D3BBD">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7D3BBD">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7D3BBD">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7D3BBD">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7D3BBD">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7D3BBD">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7D3BBD">
        <w:rPr>
          <w:noProof/>
        </w:rPr>
        <w:t>3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7D3BBD">
        <w:rPr>
          <w:noProof/>
        </w:rPr>
        <w:t>3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7D3BBD">
        <w:rPr>
          <w:noProof/>
        </w:rPr>
        <w:t>4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7D3BBD">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7D3BBD">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7D3BBD">
        <w:rPr>
          <w:noProof/>
        </w:rPr>
        <w:t>4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7D3BBD">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7D3BBD">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7D3BBD">
        <w:rPr>
          <w:noProof/>
        </w:rPr>
        <w:t>4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7D3BBD">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7D3BBD">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7D3BBD">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7D3BBD">
        <w:rPr>
          <w:noProof/>
        </w:rPr>
        <w:t>52</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7D3BBD">
        <w:rPr>
          <w:noProof/>
        </w:rPr>
        <w:t>5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7D3BBD">
        <w:rPr>
          <w:noProof/>
        </w:rPr>
        <w:t>5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7D3BBD">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7D3BBD">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7D3BBD">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7D3BBD">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7D3BBD">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7D3BBD">
        <w:rPr>
          <w:noProof/>
        </w:rPr>
        <w:t>58</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7D3BBD">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7D3BBD">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7D3BBD">
        <w:rPr>
          <w:noProof/>
        </w:rPr>
        <w:t>61</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7D3BBD">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7D3BBD">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7D3BBD">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7D3BBD">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7D3BBD">
        <w:rPr>
          <w:noProof/>
        </w:rPr>
        <w:t>6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7D3BBD">
        <w:rPr>
          <w:noProof/>
        </w:rPr>
        <w:t>6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7D3BBD">
        <w:rPr>
          <w:noProof/>
        </w:rPr>
        <w:t>6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7D3BBD">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7D3BBD">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7D3BBD">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7D3BBD">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7D3BBD">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7D3BBD">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7D3BBD">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7D3BBD">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7D3BBD">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7D3BBD">
        <w:rPr>
          <w:noProof/>
        </w:rPr>
        <w:t>7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7D3BBD">
        <w:rPr>
          <w:noProof/>
        </w:rPr>
        <w:t>7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7D3BBD">
        <w:rPr>
          <w:noProof/>
        </w:rPr>
        <w:t>7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7D3BBD">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7D3BBD">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7D3BBD">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7D3BBD">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7D3BBD">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7D3BBD">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7D3BBD">
        <w:rPr>
          <w:noProof/>
        </w:rPr>
        <w:t>7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7D3BBD">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7D3BBD">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7D3BBD">
        <w:rPr>
          <w:noProof/>
        </w:rPr>
        <w:t>8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7D3BBD">
        <w:rPr>
          <w:noProof/>
        </w:rPr>
        <w:t>8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7D3BBD">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7D3BBD">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7D3BBD">
        <w:rPr>
          <w:noProof/>
        </w:rPr>
        <w:t>8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7D3BBD">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7D3BBD">
        <w:rPr>
          <w:noProof/>
        </w:rPr>
        <w:t>9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7D3BBD">
        <w:rPr>
          <w:noProof/>
        </w:rPr>
        <w:t>9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7D3BBD">
        <w:rPr>
          <w:noProof/>
        </w:rPr>
        <w:t>9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7D3BBD">
        <w:rPr>
          <w:noProof/>
        </w:rPr>
        <w:t>10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7D3BBD">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7D3BBD">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7D3BBD">
        <w:rPr>
          <w:noProof/>
        </w:rPr>
        <w:t>10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7D3BBD">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7D3BBD">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7D3BBD">
        <w:rPr>
          <w:noProof/>
        </w:rPr>
        <w:t>10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7D3BBD">
        <w:rPr>
          <w:noProof/>
        </w:rPr>
        <w:t>10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7D3BBD">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7D3BBD">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7D3BBD">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7D3BBD">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7D3BBD">
        <w:rPr>
          <w:noProof/>
        </w:rPr>
        <w:t>11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7D3BBD">
        <w:rPr>
          <w:noProof/>
        </w:rPr>
        <w:t>1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7D3BBD">
        <w:rPr>
          <w:noProof/>
        </w:rPr>
        <w:t>11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81438816"/>
      <w:r w:rsidRPr="00C05534">
        <w:lastRenderedPageBreak/>
        <w:t xml:space="preserve">What’s New in MESMER </w:t>
      </w:r>
      <w:r w:rsidR="00F9060D">
        <w:t>4</w:t>
      </w:r>
      <w:r w:rsidRPr="00C05534">
        <w:t>.0</w:t>
      </w:r>
      <w:bookmarkEnd w:id="4"/>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7D3BBD">
        <w:t>11.2.3</w:t>
      </w:r>
      <w:r w:rsidR="00EF0793">
        <w:fldChar w:fldCharType="end"/>
      </w:r>
      <w:r>
        <w:t>).</w:t>
      </w:r>
    </w:p>
    <w:p w:rsidR="00CB4878" w:rsidRDefault="00CB4878" w:rsidP="00812945">
      <w:pPr>
        <w:numPr>
          <w:ilvl w:val="0"/>
          <w:numId w:val="3"/>
        </w:numPr>
        <w:ind w:left="357" w:firstLine="0"/>
      </w:pPr>
      <w:r>
        <w:t>Multiple control block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143881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143881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143881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2D1098"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8" w:name="_Toc381438820"/>
      <w:r>
        <w:t>Windows</w:t>
      </w:r>
      <w:bookmarkEnd w:id="8"/>
    </w:p>
    <w:p w:rsidR="00F77C82" w:rsidRDefault="00F77C82" w:rsidP="00C05534">
      <w:pPr>
        <w:pStyle w:val="Heading3"/>
      </w:pPr>
      <w:bookmarkStart w:id="9" w:name="_Toc38143882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1438822"/>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7D3BBD">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2D1098">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2D1098">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143882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7D3BBD">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143882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143882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143882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7D3BBD">
        <w:t>7.3.1</w:t>
      </w:r>
      <w:r>
        <w:fldChar w:fldCharType="end"/>
      </w:r>
      <w:r>
        <w:t xml:space="preserve">. </w:t>
      </w:r>
    </w:p>
    <w:p w:rsidR="00F77C82" w:rsidRDefault="00F77C82" w:rsidP="00E41937">
      <w:pPr>
        <w:pStyle w:val="Heading3"/>
      </w:pPr>
      <w:bookmarkStart w:id="16" w:name="_Toc38143882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143882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143882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7D3BBD">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143883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143883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8143883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1438833"/>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7D3BBD" w:rsidRPr="00592261">
        <w:t>Figure 2</w:t>
      </w:r>
      <w:proofErr w:type="gramStart"/>
      <w:r w:rsidR="007D3BBD" w:rsidRPr="007D3BBD">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1438834"/>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1438835"/>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1438836"/>
      <w:proofErr w:type="gramStart"/>
      <w:r>
        <w:t>moleculeList</w:t>
      </w:r>
      <w:bookmarkEnd w:id="30"/>
      <w:bookmarkEnd w:id="31"/>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7D3BBD">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7D3BBD">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7D3BBD">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7D3BBD">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1438837"/>
      <w:r>
        <w:lastRenderedPageBreak/>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w:t>
      </w:r>
      <w:proofErr w:type="gramStart"/>
      <w:r w:rsidR="00A16F73" w:rsidRP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 name="TextBox 16"/>
                        <wps:cNvSpPr txBox="1"/>
                        <wps:spPr>
                          <a:xfrm>
                            <a:off x="2914657" y="1569492"/>
                            <a:ext cx="1070240" cy="525780"/>
                          </a:xfrm>
                          <a:prstGeom prst="rect">
                            <a:avLst/>
                          </a:prstGeom>
                          <a:noFill/>
                        </wps:spPr>
                        <wps:txbx>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36" name="TextBox 24"/>
                        <wps:cNvSpPr txBox="1"/>
                        <wps:spPr>
                          <a:xfrm>
                            <a:off x="1123953" y="4306108"/>
                            <a:ext cx="702310" cy="277495"/>
                          </a:xfrm>
                          <a:prstGeom prst="rect">
                            <a:avLst/>
                          </a:prstGeom>
                          <a:noFill/>
                        </wps:spPr>
                        <wps:txbx>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38" name="TextBox 26"/>
                        <wps:cNvSpPr txBox="1"/>
                        <wps:spPr>
                          <a:xfrm>
                            <a:off x="1631937" y="3817646"/>
                            <a:ext cx="687705" cy="277495"/>
                          </a:xfrm>
                          <a:prstGeom prst="rect">
                            <a:avLst/>
                          </a:prstGeom>
                          <a:noFill/>
                        </wps:spPr>
                        <wps:txbx>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0" name="TextBox 28"/>
                        <wps:cNvSpPr txBox="1"/>
                        <wps:spPr>
                          <a:xfrm>
                            <a:off x="2395820" y="3068296"/>
                            <a:ext cx="790575" cy="277495"/>
                          </a:xfrm>
                          <a:prstGeom prst="rect">
                            <a:avLst/>
                          </a:prstGeom>
                          <a:noFill/>
                        </wps:spPr>
                        <wps:txbx>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3" name="TextBox 32"/>
                        <wps:cNvSpPr txBox="1"/>
                        <wps:spPr>
                          <a:xfrm>
                            <a:off x="4499200" y="4362624"/>
                            <a:ext cx="751840" cy="2774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B4878" w:rsidRDefault="00CB4878" w:rsidP="00AA480E"/>
                          </w:txbxContent>
                        </wps:txbx>
                        <wps:bodyPr rtlCol="0" anchor="ctr"/>
                      </wps:wsp>
                      <wps:wsp>
                        <wps:cNvPr id="47" name="TextBox 35"/>
                        <wps:cNvSpPr txBox="1"/>
                        <wps:spPr>
                          <a:xfrm>
                            <a:off x="5507708" y="3714890"/>
                            <a:ext cx="840105" cy="277495"/>
                          </a:xfrm>
                          <a:prstGeom prst="rect">
                            <a:avLst/>
                          </a:prstGeom>
                          <a:noFill/>
                        </wps:spPr>
                        <wps:txbx>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CB4878" w:rsidRDefault="00CB487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CB4878" w:rsidRDefault="00CB487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CB4878" w:rsidRDefault="00CB487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CB4878" w:rsidRDefault="00CB487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CB4878" w:rsidRDefault="00CB487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CB4878" w:rsidRDefault="00CB487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CB4878" w:rsidRDefault="00CB487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CB4878" w:rsidRDefault="00CB487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CB4878" w:rsidRDefault="00CB487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CB4878" w:rsidRDefault="00CB487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CB4878" w:rsidRDefault="00CB487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CB4878" w:rsidRDefault="00CB487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CB4878" w:rsidRPr="004F239A" w:rsidRDefault="00CB487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CB4878" w:rsidRDefault="00CB487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CB4878" w:rsidRDefault="00CB487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CB4878" w:rsidRDefault="00CB487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CB4878" w:rsidRDefault="00CB487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1438838"/>
      <w:proofErr w:type="gramStart"/>
      <w:r>
        <w:t>reactionList</w:t>
      </w:r>
      <w:bookmarkEnd w:id="36"/>
      <w:bookmarkEnd w:id="37"/>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2D1098"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8" w:name="_Ref313049784"/>
      <w:bookmarkStart w:id="39" w:name="_Toc381438839"/>
      <w:proofErr w:type="gramStart"/>
      <w:r>
        <w:t>me:</w:t>
      </w:r>
      <w:proofErr w:type="gramEnd"/>
      <w:r>
        <w:t>conditions</w:t>
      </w:r>
      <w:bookmarkEnd w:id="38"/>
      <w:bookmarkEnd w:id="39"/>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7D3BBD">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w:t>
      </w:r>
      <w:r>
        <w:lastRenderedPageBreak/>
        <w:t>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1438840"/>
      <w:proofErr w:type="gramStart"/>
      <w:r>
        <w:t>me:</w:t>
      </w:r>
      <w:proofErr w:type="gramEnd"/>
      <w:r>
        <w:t>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7D3BBD">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w:t>
      </w:r>
      <w:r>
        <w:lastRenderedPageBreak/>
        <w:t xml:space="preserve">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1438841"/>
      <w:proofErr w:type="gramStart"/>
      <w:r>
        <w:t>me:</w:t>
      </w:r>
      <w:proofErr w:type="gramEnd"/>
      <w:r>
        <w:t>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143884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2D109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143884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143884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143884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7D3BBD">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143884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7D3BBD">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2D1098"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143884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143884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143884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1438850"/>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143885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2D1098"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2D1098"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2D1098"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2D1098"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2D10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2D1098"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2D1098">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1438852"/>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7D3BBD">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7D3BBD">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7D3BBD">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14388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14388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14388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14388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1438857"/>
      <w:proofErr w:type="gramStart"/>
      <w:r w:rsidR="00F77C82" w:rsidRPr="00145FA6">
        <w:rPr>
          <w:i/>
        </w:rPr>
        <w:t>k</w:t>
      </w:r>
      <w:r w:rsidR="00F77C82">
        <w:t>(</w:t>
      </w:r>
      <w:proofErr w:type="gramEnd"/>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14388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D1098"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D1098"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14388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2D1098"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14388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2D1098"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14388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143886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14388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7D3BBD">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xml:space="preserve">. Currently, it is necessary to use Firefox </w:t>
      </w:r>
      <w:proofErr w:type="gramStart"/>
      <w:r>
        <w:t>3.</w:t>
      </w:r>
      <w:r w:rsidR="00B42BCE">
        <w:t>,</w:t>
      </w:r>
      <w:proofErr w:type="gramEnd"/>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7D3BBD">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70" w:name="_Toc38143886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1" w:name="_Toc38143886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143886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1438867"/>
      <w:proofErr w:type="gramStart"/>
      <w:r>
        <w:t>source.dot</w:t>
      </w:r>
      <w:proofErr w:type="gramEnd"/>
      <w:r>
        <w:t xml:space="preserve">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143886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143886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143887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143887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1438872"/>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1438873"/>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7D3BBD">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83" w:name="_Toc381438874"/>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143887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143887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1438878"/>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89" w:name="_Toc38143887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63068250"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143888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143888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143888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381438883"/>
      <w:bookmarkStart w:id="94" w:name="_Ref277428806"/>
      <w:bookmarkStart w:id="95" w:name="_Ref277416966"/>
      <w:r w:rsidRPr="00246233">
        <w:t>Data Access</w:t>
      </w:r>
      <w:bookmarkEnd w:id="93"/>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143888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97" w:name="_Toc38143888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143888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143888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143888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143889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1438891"/>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7D3BBD">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1438892"/>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lastRenderedPageBreak/>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2D1098"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1438893"/>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9B7529" w:rsidRPr="00A33877" w:rsidTr="00211B72">
        <w:tc>
          <w:tcPr>
            <w:tcW w:w="392" w:type="dxa"/>
          </w:tcPr>
          <w:p w:rsidR="009B7529" w:rsidRDefault="009B7529" w:rsidP="00211B72">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B7529">
            <w:pPr>
              <w:rPr>
                <w:b/>
              </w:rPr>
            </w:pPr>
            <w:r>
              <w:t>(11.3)</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B7529">
            <w:pPr>
              <w:rPr>
                <w:b/>
              </w:rPr>
            </w:pPr>
            <w:r>
              <w:t>(11.</w:t>
            </w:r>
            <w:r w:rsidR="009B7529">
              <w:t>4</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B7529">
            <w:pPr>
              <w:rPr>
                <w:b/>
              </w:rPr>
            </w:pPr>
            <w:r>
              <w:t>(11.</w:t>
            </w:r>
            <w:r w:rsidR="009B7529">
              <w:t>5</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B7529">
            <w:pPr>
              <w:rPr>
                <w:b/>
              </w:rPr>
            </w:pPr>
            <w:r>
              <w:t>(11.</w:t>
            </w:r>
            <w:r w:rsidR="009B7529">
              <w:t>6</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B7529">
            <w:pPr>
              <w:rPr>
                <w:b/>
              </w:rPr>
            </w:pPr>
            <w:r>
              <w:t>(11.</w:t>
            </w:r>
            <w:r w:rsidR="009B7529">
              <w:t>7</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2D1098"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B7529">
            <w:pPr>
              <w:rPr>
                <w:b/>
              </w:rPr>
            </w:pPr>
            <w:r>
              <w:t>(11.</w:t>
            </w:r>
            <w:r w:rsidR="009B7529">
              <w:t>8</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1438894"/>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1438895"/>
      <w:r>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1438896"/>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5" w:name="_Ref345774704"/>
      <w:bookmarkStart w:id="116" w:name="_Toc38143889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9B7529">
              <w:t>9</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D1098"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B7529">
            <w:pPr>
              <w:rPr>
                <w:b/>
              </w:rPr>
            </w:pPr>
            <w:r>
              <w:t>(11.</w:t>
            </w:r>
            <w:r w:rsidR="009B7529">
              <w:t>10</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2D1098"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B7529">
            <w:pPr>
              <w:rPr>
                <w:b/>
              </w:rPr>
            </w:pPr>
            <w:r>
              <w:t>(11.</w:t>
            </w:r>
            <w:r w:rsidR="009B7529">
              <w:t>11</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7D3BBD">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7D3BBD">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7D3BBD">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63068251"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2D1098"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63068252"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63068253"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2D1098"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D1098"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2D1098"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2D1098"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2D1098">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2D1098"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63068254"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2D1098"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2D1098"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7D3BBD">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7D3BBD">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7D3BBD">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7D3BBD">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7D3BBD">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7D3BBD">
        <w:t>7.3.1</w:t>
      </w:r>
      <w:r>
        <w:fldChar w:fldCharType="end"/>
      </w:r>
      <w:r>
        <w:fldChar w:fldCharType="begin"/>
      </w:r>
      <w:r>
        <w:instrText xml:space="preserve"> REF _Ref353724732 \r \h </w:instrText>
      </w:r>
      <w:r>
        <w:fldChar w:fldCharType="separate"/>
      </w:r>
      <w:r w:rsidR="007D3BBD">
        <w:t>(5)</w:t>
      </w:r>
      <w:r>
        <w:fldChar w:fldCharType="end"/>
      </w:r>
      <w:r>
        <w:t xml:space="preserve"> and </w:t>
      </w:r>
      <w:r>
        <w:fldChar w:fldCharType="begin"/>
      </w:r>
      <w:r>
        <w:instrText xml:space="preserve"> REF _Ref345764698 \r \h </w:instrText>
      </w:r>
      <w:r>
        <w:fldChar w:fldCharType="separate"/>
      </w:r>
      <w:r w:rsidR="007D3BBD">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7D3BBD">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7D3BBD">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7D3BBD">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1098" w:rsidRDefault="002D1098">
      <w:pPr>
        <w:spacing w:after="0" w:line="240" w:lineRule="auto"/>
      </w:pPr>
      <w:r>
        <w:separator/>
      </w:r>
    </w:p>
  </w:endnote>
  <w:endnote w:type="continuationSeparator" w:id="0">
    <w:p w:rsidR="002D1098" w:rsidRDefault="002D1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4878" w:rsidRDefault="00CB4878">
    <w:pPr>
      <w:pStyle w:val="Footer"/>
      <w:jc w:val="center"/>
    </w:pPr>
    <w:r>
      <w:fldChar w:fldCharType="begin"/>
    </w:r>
    <w:r>
      <w:instrText xml:space="preserve"> PAGE   \* MERGEFORMAT </w:instrText>
    </w:r>
    <w:r>
      <w:fldChar w:fldCharType="separate"/>
    </w:r>
    <w:r w:rsidR="007D3BBD">
      <w:rPr>
        <w:noProof/>
      </w:rPr>
      <w:t>22</w:t>
    </w:r>
    <w:r>
      <w:rPr>
        <w:noProof/>
      </w:rPr>
      <w:fldChar w:fldCharType="end"/>
    </w:r>
  </w:p>
  <w:p w:rsidR="00CB4878" w:rsidRDefault="00CB487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1098" w:rsidRDefault="002D1098">
      <w:pPr>
        <w:spacing w:after="0" w:line="240" w:lineRule="auto"/>
      </w:pPr>
      <w:r>
        <w:separator/>
      </w:r>
    </w:p>
  </w:footnote>
  <w:footnote w:type="continuationSeparator" w:id="0">
    <w:p w:rsidR="002D1098" w:rsidRDefault="002D10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C74"/>
    <w:rsid w:val="009E6A79"/>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3C5837-01D8-492E-8CA0-1F815C93C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21</TotalTime>
  <Pages>1</Pages>
  <Words>37294</Words>
  <Characters>212577</Characters>
  <Application>Microsoft Office Word</Application>
  <DocSecurity>0</DocSecurity>
  <Lines>1771</Lines>
  <Paragraphs>49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9373</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18</cp:revision>
  <cp:lastPrinted>2014-05-31T18:03:00Z</cp:lastPrinted>
  <dcterms:created xsi:type="dcterms:W3CDTF">2014-02-19T10:17:00Z</dcterms:created>
  <dcterms:modified xsi:type="dcterms:W3CDTF">2014-05-31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